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E0E8C" w:rsidRDefault="002E0E8C" w:rsidP="002E0E8C">
      <w:pPr>
        <w:pStyle w:val="Heading1"/>
        <w:spacing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ID"/>
        </w:rPr>
      </w:pPr>
      <w:bookmarkStart w:id="0" w:name="_Toc536451907"/>
      <w:bookmarkStart w:id="1" w:name="_Toc536634316"/>
      <w:bookmarkStart w:id="2" w:name="_Toc536762033"/>
      <w:bookmarkStart w:id="3" w:name="_Toc16866527"/>
      <w:r w:rsidRPr="000D29A3">
        <w:rPr>
          <w:rFonts w:ascii="Times New Roman" w:hAnsi="Times New Roman" w:cs="Times New Roman"/>
          <w:color w:val="auto"/>
          <w:sz w:val="24"/>
          <w:szCs w:val="24"/>
          <w:lang w:val="en-ID"/>
        </w:rPr>
        <w:t>DAFTAR PUSTAK</w:t>
      </w:r>
      <w:bookmarkEnd w:id="0"/>
      <w:bookmarkEnd w:id="1"/>
      <w:bookmarkEnd w:id="2"/>
      <w:bookmarkEnd w:id="3"/>
      <w:r>
        <w:rPr>
          <w:rFonts w:ascii="Times New Roman" w:hAnsi="Times New Roman" w:cs="Times New Roman"/>
          <w:color w:val="auto"/>
          <w:sz w:val="24"/>
          <w:szCs w:val="24"/>
          <w:lang w:val="en-ID"/>
        </w:rPr>
        <w:t>A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fldChar w:fldCharType="begin" w:fldLock="1"/>
      </w:r>
      <w:r w:rsidRPr="00A128C8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instrText xml:space="preserve">ADDIN Mendeley Bibliography CSL_BIBLIOGRAPHY </w:instrText>
      </w:r>
      <w:r w:rsidRPr="00A128C8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fldChar w:fldCharType="separate"/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Don R. Hansen. (2005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Akuntansi Manajerial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8 Edition, USA: Rob Dewey. 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Cooper, Donald R. dan Schindler, Pamela S. (2006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Business Research Methods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9th Edition, New York: McGraw-Hill/Irwin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Suandy, E. (2016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rencanaan Pajak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Edisi ke-6, Jakarta: Salemba Empat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Fauziah, N. F., &amp; Saebani, A. (2018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, Dan Mekanisme Bonus Terhadap Keputusan Perusahaan Melakukan Transfer Pricing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Akuntansi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A128C8">
        <w:rPr>
          <w:rFonts w:ascii="Times New Roman" w:hAnsi="Times New Roman" w:cs="Times New Roman"/>
          <w:noProof/>
          <w:sz w:val="24"/>
          <w:szCs w:val="24"/>
        </w:rPr>
        <w:t>(1), 115–128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Ghozali, Imam (2016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Aplikasi Analisis Multivariate dengan Program IBM SPSS 23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Semarang: BPFE Universitas Diponegoro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Hartati Winda, D. dan J. (2015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Tax Minimization, Tunneling Incentive dan Mekanisme Bonus terhadap Keputusan Transfer Pricing Seluruh Perusahaan yang Listing di Bursa Efek Indonesia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Cs/>
          <w:noProof/>
          <w:sz w:val="24"/>
          <w:szCs w:val="24"/>
        </w:rPr>
        <w:t>Universitas Riau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241–246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Horngren, C. T., Datar, S. M., Rajan, M. V, Hall, P., &amp; Columbus. (2012)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Cost Accounting A Managerial Emphasis Fourteenth Edition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Style w:val="Hyperlink"/>
          <w:rFonts w:ascii="Times New Roman" w:hAnsi="Times New Roman" w:cs="Times New Roman"/>
          <w:sz w:val="24"/>
          <w:szCs w:val="24"/>
        </w:rPr>
      </w:pPr>
      <w:hyperlink r:id="rId5" w:history="1">
        <w:r w:rsidRPr="00A128C8">
          <w:rPr>
            <w:rStyle w:val="Hyperlink"/>
            <w:rFonts w:ascii="Times New Roman" w:hAnsi="Times New Roman" w:cs="Times New Roman"/>
            <w:sz w:val="24"/>
            <w:szCs w:val="24"/>
          </w:rPr>
          <w:t>https://money.kompas.com/read/2008/07/09/21333188/diduga.gelapkan.pajak.pt.adaro.dilaporkan.ke.polisi</w:t>
        </w:r>
      </w:hyperlink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sz w:val="24"/>
          <w:szCs w:val="24"/>
        </w:rPr>
      </w:pPr>
      <w:hyperlink r:id="rId6" w:history="1">
        <w:r w:rsidRPr="00A128C8">
          <w:rPr>
            <w:rStyle w:val="Hyperlink"/>
            <w:rFonts w:ascii="Times New Roman" w:hAnsi="Times New Roman" w:cs="Times New Roman"/>
            <w:sz w:val="24"/>
            <w:szCs w:val="24"/>
          </w:rPr>
          <w:t>https://uk.reuters.com/article/us-britain-starbucks-tax/special-report-how-starbucks-avoids-uk-taxes-idUKBRE89E0EX20121015</w:t>
        </w:r>
      </w:hyperlink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Jensen, C., &amp; Meckling, H. (1976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Managerial behavior, Agency Costs and Ownership Structure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305–360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>Kiswanto, N., &amp; Purwaningsih, A. (2014),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 xml:space="preserve"> Pengaruh Pajak, Kepemilikan Asing, Dan Ukuran Perusahaan Terhadap Transfer Pricing Pada Perusahaan Manufaktur Di BEI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. 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Ekonomi Akuntansi Universitas Atma Jaya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1–15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Klassen, K. J., Lisowsky, P., &amp; Mescall, D. (2016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Transfer Pricing Strategies, Practices, and Tax Minimization. Contemporary Accounting Research.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Contemporary Accounting Research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34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(1), 83–117. 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Lasdi, L. (2008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rilaku Manajemen Laba Perusahaan dan Konservatisma Akuntansi: Berbeda Atau Sama?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Teori Dan Terapan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1 No. 2</w:t>
      </w:r>
      <w:r w:rsidRPr="00A128C8">
        <w:rPr>
          <w:rFonts w:ascii="Times New Roman" w:hAnsi="Times New Roman" w:cs="Times New Roman"/>
          <w:noProof/>
          <w:sz w:val="24"/>
          <w:szCs w:val="24"/>
        </w:rPr>
        <w:t>(Agustus), 109–125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Mangoting, Y. (2000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Aspek perpajakan dalam praktek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&amp; Keuangan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128C8">
        <w:rPr>
          <w:rFonts w:ascii="Times New Roman" w:hAnsi="Times New Roman" w:cs="Times New Roman"/>
          <w:noProof/>
          <w:sz w:val="24"/>
          <w:szCs w:val="24"/>
        </w:rPr>
        <w:t>(1), 69–82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Marfuah, &amp; Noor Azizah, A. P. (2014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ngaruh Pajak, Tunneling dan Exchange Rate pada Keputusan Transfer Pricing Pada Perusahaan Manufaktur Yang Terdaftar Di Bursa Efek Indonesia Tahun 2010- 2012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Jaa1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18 No.2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156–165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Mccolgan, P. (2001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Agency theory and corporate governance a review of the literature from a UK perspective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(May), 0–44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Mispiyanti. (2015), 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ngaruh  pajak dan mekanisme bonus terhadap keputusan transfer pricing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(18), 111–123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Noviastika F, D., Mayowan, Y., &amp; Karjo, S. (2016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 dan Good Corporate Covernance (GCG) terhadap Indikasi melakukan Transfer Pricing pada perusahaan manufaktur Terdaftar BEI.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Jurnal Perpajakan (JEJAK)|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(1), 1–9. 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Nurhayati, I. D. (2010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Evaluasi Atas Perlakuan Perpajakan Terhadap Transaksi Transfer Pricing Pada Perusahaan Multinasional Di Indonesia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Jurnal Manajemen dan Akuntansi Volume 2, Nomor 1, April 2013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128C8">
        <w:rPr>
          <w:rFonts w:ascii="Times New Roman" w:hAnsi="Times New Roman" w:cs="Times New Roman"/>
          <w:noProof/>
          <w:sz w:val="24"/>
          <w:szCs w:val="24"/>
        </w:rPr>
        <w:t>(April), 1–15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Refgia, T. (2017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ngaruh Pajak, Mekanisme Bonus, Ukuran Perusahaan, Kepemilikan Asing dan Tunneling Incentive terhadap Transfer Pricing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JOM Fekon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128C8">
        <w:rPr>
          <w:rFonts w:ascii="Times New Roman" w:hAnsi="Times New Roman" w:cs="Times New Roman"/>
          <w:noProof/>
          <w:sz w:val="24"/>
          <w:szCs w:val="24"/>
        </w:rPr>
        <w:t>(1), 543–555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lastRenderedPageBreak/>
        <w:t>Republik Indonesia. 2016. PMK No. 213 Tahun 2016 Tentang Tata Cara Pembentukan Dan Pelaksanaan Kesepakatan Harga Transfer, No. 213. Sekretariat Negara. Jakarta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>Republik Indonesia. 2017. POJK No. 53 Tahun 2017 Tentang Pemegang Saham Utama, No. 53. Sekretariat Negara. Jakarta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>Republik Indonesia. 2010. PDJP PER 32/PJ Tahun 2010 Tentang Pengenaan PPh Pasal 25 Bagi WPOPPT. Sekretariat Negara. Jakarta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>Republik Indonesia. 2008. Undang-Undang No. 36 Tahun 2008 Tentang Pajak Penghasilan. Sekretariat Negara. Jakarta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Saifudin, L. S. P. (2017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Determinasi Pajak, Mekanisme Bonus, Dan Tunneling Incentive Terhadap Keputusan Transfer Pricing Pada Emiten Bei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128C8">
        <w:rPr>
          <w:rFonts w:ascii="Times New Roman" w:hAnsi="Times New Roman" w:cs="Times New Roman"/>
          <w:noProof/>
          <w:sz w:val="24"/>
          <w:szCs w:val="24"/>
        </w:rPr>
        <w:t>(2), 221–230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Saraswati, G. (2017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ngaruh Pajak, Mekanisme Bonus , Dan Tunneling Incentive Pada Indikasi Melakukan Transfer Pricing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Fakultas Ekonomi dan Bisnis Universitas Udayana ( Unud ), Bali, Indonesia ABSTR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1000–1029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Sari, R. C. (2012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Disertasi Tunneling Dan Model Prediksi : Bukti Empiris Tunneling Dan Model Prediksi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Fakultas Ekonomika Dan Bisnis Universitas Gadjah Mada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Suandy, E. (2016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rencanaan Pajak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Edisi ke-6, Jakarta: Salemba Empat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Suci Asral Sukma. (2018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engaruh Tarif Pajak, Tunneling Incentive, Mekanisme Bonus, Dan Kepemilikan Asing Terhadap Transfer Pricing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1–15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Sikka, P., &amp; Willmott, H. (2010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The dark side of transfer pricing: Its role in tax avoidance and wealth retentiveness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Critical Perspectives on Accounting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A128C8">
        <w:rPr>
          <w:rFonts w:ascii="Times New Roman" w:hAnsi="Times New Roman" w:cs="Times New Roman"/>
          <w:noProof/>
          <w:sz w:val="24"/>
          <w:szCs w:val="24"/>
        </w:rPr>
        <w:t>(4), 342–356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>Wafiroh, N. L., &amp; Hapsari, N. N. (2015), P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ajak, Tunneling Incentive Dan Mekanisme Bonus Pada Keputusan Transfer Pricing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El Muhasaba: Jurnal Akuntansi</w:t>
      </w: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128C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128C8">
        <w:rPr>
          <w:rFonts w:ascii="Times New Roman" w:hAnsi="Times New Roman" w:cs="Times New Roman"/>
          <w:noProof/>
          <w:sz w:val="24"/>
          <w:szCs w:val="24"/>
        </w:rPr>
        <w:t>(2), 157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Yuniasih, N. W., Rasmini, N. K., &amp; Wirakusuma, M. G. (2012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 xml:space="preserve">Pengaruh Pajak Dan Tunneling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Incentive Pada Keputusan Transfer Pricing Perusahaan Manufaktur Yang Listing Di Bursa Efek Indonesia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1–23.</w:t>
      </w:r>
    </w:p>
    <w:p w:rsidR="002E0E8C" w:rsidRPr="00A128C8" w:rsidRDefault="002E0E8C" w:rsidP="002E0E8C">
      <w:pPr>
        <w:widowControl w:val="0"/>
        <w:autoSpaceDE w:val="0"/>
        <w:autoSpaceDN w:val="0"/>
        <w:adjustRightInd w:val="0"/>
        <w:spacing w:after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128C8">
        <w:rPr>
          <w:rFonts w:ascii="Times New Roman" w:hAnsi="Times New Roman" w:cs="Times New Roman"/>
          <w:noProof/>
          <w:sz w:val="24"/>
          <w:szCs w:val="24"/>
        </w:rPr>
        <w:t xml:space="preserve">Zimmerman, W.(1990), </w:t>
      </w:r>
      <w:r w:rsidRPr="00A128C8">
        <w:rPr>
          <w:rFonts w:ascii="Times New Roman" w:hAnsi="Times New Roman" w:cs="Times New Roman"/>
          <w:i/>
          <w:noProof/>
          <w:sz w:val="24"/>
          <w:szCs w:val="24"/>
        </w:rPr>
        <w:t>Positive Accounting Theory: A Ten Year Perspective, Journal of The Accounting Review</w:t>
      </w:r>
      <w:r w:rsidRPr="00A128C8">
        <w:rPr>
          <w:rFonts w:ascii="Times New Roman" w:hAnsi="Times New Roman" w:cs="Times New Roman"/>
          <w:noProof/>
          <w:sz w:val="24"/>
          <w:szCs w:val="24"/>
        </w:rPr>
        <w:t>, Vol. 65, 131-156.</w:t>
      </w:r>
    </w:p>
    <w:p w:rsidR="00056117" w:rsidRDefault="002E0E8C" w:rsidP="002E0E8C">
      <w:r w:rsidRPr="00A128C8">
        <w:rPr>
          <w:rFonts w:ascii="Times New Roman" w:hAnsi="Times New Roman" w:cs="Times New Roman"/>
          <w:color w:val="000000" w:themeColor="text1"/>
          <w:sz w:val="24"/>
          <w:szCs w:val="24"/>
          <w:lang w:val="en-ID" w:eastAsia="en-US"/>
        </w:rPr>
        <w:fldChar w:fldCharType="end"/>
      </w:r>
      <w:bookmarkStart w:id="4" w:name="_GoBack"/>
      <w:bookmarkEnd w:id="4"/>
    </w:p>
    <w:sectPr w:rsidR="0005611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E0E8C"/>
    <w:rsid w:val="00056117"/>
    <w:rsid w:val="002E0E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0E8C"/>
    <w:pPr>
      <w:spacing w:line="480" w:lineRule="auto"/>
      <w:ind w:left="1134"/>
      <w:jc w:val="both"/>
    </w:pPr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2E0E8C"/>
    <w:pPr>
      <w:keepNext/>
      <w:keepLines/>
      <w:spacing w:before="480" w:after="0" w:line="276" w:lineRule="auto"/>
      <w:ind w:left="0"/>
      <w:jc w:val="left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E0E8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styleId="Hyperlink">
    <w:name w:val="Hyperlink"/>
    <w:basedOn w:val="DefaultParagraphFont"/>
    <w:uiPriority w:val="99"/>
    <w:unhideWhenUsed/>
    <w:rsid w:val="002E0E8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0E8C"/>
    <w:pPr>
      <w:spacing w:line="480" w:lineRule="auto"/>
      <w:ind w:left="1134"/>
      <w:jc w:val="both"/>
    </w:pPr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2E0E8C"/>
    <w:pPr>
      <w:keepNext/>
      <w:keepLines/>
      <w:spacing w:before="480" w:after="0" w:line="276" w:lineRule="auto"/>
      <w:ind w:left="0"/>
      <w:jc w:val="left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E0E8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character" w:styleId="Hyperlink">
    <w:name w:val="Hyperlink"/>
    <w:basedOn w:val="DefaultParagraphFont"/>
    <w:uiPriority w:val="99"/>
    <w:unhideWhenUsed/>
    <w:rsid w:val="002E0E8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s://uk.reuters.com/article/us-britain-starbucks-tax/special-report-how-starbucks-avoids-uk-taxes-idUKBRE89E0EX20121015" TargetMode="External"/><Relationship Id="rId5" Type="http://schemas.openxmlformats.org/officeDocument/2006/relationships/hyperlink" Target="https://money.kompas.com/read/2008/07/09/21333188/diduga.gelapkan.pajak.pt.adaro.dilaporkan.ke.polisi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88</Words>
  <Characters>4494</Characters>
  <Application>Microsoft Office Word</Application>
  <DocSecurity>0</DocSecurity>
  <Lines>37</Lines>
  <Paragraphs>10</Paragraphs>
  <ScaleCrop>false</ScaleCrop>
  <Company/>
  <LinksUpToDate>false</LinksUpToDate>
  <CharactersWithSpaces>52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1</cp:revision>
  <dcterms:created xsi:type="dcterms:W3CDTF">2019-10-11T07:27:00Z</dcterms:created>
  <dcterms:modified xsi:type="dcterms:W3CDTF">2019-10-11T07:27:00Z</dcterms:modified>
</cp:coreProperties>
</file>